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W w:w="8505" w:type="dxa"/>
        <w:tblLook w:val="04A0" w:firstRow="1" w:lastRow="0" w:firstColumn="1" w:lastColumn="0" w:noHBand="0" w:noVBand="1"/>
      </w:tblPr>
      <w:tblGrid>
        <w:gridCol w:w="5387"/>
        <w:gridCol w:w="3118"/>
      </w:tblGrid>
      <w:tr w:rsidR="009A0B9C" w:rsidRPr="009A0B9C" w14:paraId="67D61BE1" w14:textId="77777777" w:rsidTr="00006089">
        <w:trPr>
          <w:trHeight w:val="405"/>
        </w:trPr>
        <w:tc>
          <w:tcPr>
            <w:tcW w:w="85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B45963" w14:textId="3DEE22D3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b/>
                <w:bCs/>
                <w:color w:val="000000"/>
                <w:kern w:val="0"/>
                <w:lang w:eastAsia="en-AU"/>
                <w14:ligatures w14:val="none"/>
              </w:rPr>
              <w:t>Table</w:t>
            </w:r>
            <w:r>
              <w:rPr>
                <w:rFonts w:eastAsia="Times New Roman" w:cs="Calibri"/>
                <w:b/>
                <w:bCs/>
                <w:color w:val="000000"/>
                <w:kern w:val="0"/>
                <w:lang w:eastAsia="en-AU"/>
                <w14:ligatures w14:val="none"/>
              </w:rPr>
              <w:t xml:space="preserve"> </w:t>
            </w:r>
            <w:r w:rsidRPr="009A0B9C">
              <w:rPr>
                <w:rFonts w:eastAsia="Times New Roman" w:cs="Calibri"/>
                <w:b/>
                <w:bCs/>
                <w:color w:val="000000"/>
                <w:kern w:val="0"/>
                <w:lang w:eastAsia="en-AU"/>
                <w14:ligatures w14:val="none"/>
              </w:rPr>
              <w:t xml:space="preserve">1:  Baseline participant characteristics </w:t>
            </w:r>
            <w:r>
              <w:rPr>
                <w:rFonts w:eastAsia="Times New Roman" w:cs="Calibri"/>
                <w:b/>
                <w:bCs/>
                <w:color w:val="000000"/>
                <w:kern w:val="0"/>
                <w:lang w:eastAsia="en-AU"/>
                <w14:ligatures w14:val="none"/>
              </w:rPr>
              <w:t>(</w:t>
            </w:r>
            <w:r w:rsidRPr="009A0B9C">
              <w:rPr>
                <w:rFonts w:eastAsia="Times New Roman" w:cs="Calibri"/>
                <w:b/>
                <w:bCs/>
                <w:color w:val="000000"/>
                <w:kern w:val="0"/>
                <w:lang w:eastAsia="en-AU"/>
                <w14:ligatures w14:val="none"/>
              </w:rPr>
              <w:t>n=26</w:t>
            </w:r>
            <w:r>
              <w:rPr>
                <w:rFonts w:eastAsia="Times New Roman" w:cs="Calibri"/>
                <w:b/>
                <w:bCs/>
                <w:color w:val="000000"/>
                <w:kern w:val="0"/>
                <w:lang w:eastAsia="en-AU"/>
                <w14:ligatures w14:val="none"/>
              </w:rPr>
              <w:t>)</w:t>
            </w:r>
          </w:p>
        </w:tc>
      </w:tr>
      <w:tr w:rsidR="009A0B9C" w:rsidRPr="009A0B9C" w14:paraId="14FD2BF8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000000" w:fill="AEAAAA"/>
            <w:noWrap/>
            <w:vAlign w:val="bottom"/>
            <w:hideMark/>
          </w:tcPr>
          <w:p w14:paraId="1BF87CC1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b/>
                <w:bCs/>
                <w:color w:val="000000"/>
                <w:kern w:val="0"/>
                <w:lang w:eastAsia="en-AU"/>
                <w14:ligatures w14:val="none"/>
              </w:rPr>
              <w:t>Characteristic/measure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shd w:val="clear" w:color="000000" w:fill="AEAAAA"/>
            <w:noWrap/>
            <w:vAlign w:val="bottom"/>
            <w:hideMark/>
          </w:tcPr>
          <w:p w14:paraId="26D6AED0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b/>
                <w:bCs/>
                <w:color w:val="000000"/>
                <w:kern w:val="0"/>
                <w:lang w:eastAsia="en-AU"/>
                <w14:ligatures w14:val="none"/>
              </w:rPr>
              <w:t>Mean ± standard deviation</w:t>
            </w:r>
          </w:p>
        </w:tc>
      </w:tr>
      <w:tr w:rsidR="009A0B9C" w:rsidRPr="009A0B9C" w14:paraId="380452D8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8C8ABB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Sex (male/female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B30644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22/4</w:t>
            </w:r>
          </w:p>
        </w:tc>
      </w:tr>
      <w:tr w:rsidR="009A0B9C" w:rsidRPr="009A0B9C" w14:paraId="5EA1E57C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8EAF0C7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Age (years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0823C0A3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62.8 ± 6.5</w:t>
            </w:r>
          </w:p>
        </w:tc>
      </w:tr>
      <w:tr w:rsidR="009A0B9C" w:rsidRPr="009A0B9C" w14:paraId="77D7F408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EDAFB3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Height (cm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7A1DD9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174.3 ± 9.6</w:t>
            </w:r>
          </w:p>
        </w:tc>
      </w:tr>
      <w:tr w:rsidR="009A0B9C" w:rsidRPr="009A0B9C" w14:paraId="7D59B349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32B9CDD2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Weight (kg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D19AEF5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87.6 ± 11.6</w:t>
            </w:r>
          </w:p>
        </w:tc>
      </w:tr>
      <w:tr w:rsidR="009A0B9C" w:rsidRPr="009A0B9C" w14:paraId="1383F8D8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3FDFE4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BMI (kg/m</w:t>
            </w:r>
            <w:r w:rsidRPr="009A0B9C">
              <w:rPr>
                <w:rFonts w:eastAsia="Times New Roman" w:cs="Calibri"/>
                <w:color w:val="000000"/>
                <w:kern w:val="0"/>
                <w:vertAlign w:val="superscript"/>
                <w:lang w:eastAsia="en-AU"/>
                <w14:ligatures w14:val="none"/>
              </w:rPr>
              <w:t>2</w:t>
            </w: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7D2F15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28.8 ± 2.9</w:t>
            </w:r>
          </w:p>
        </w:tc>
      </w:tr>
      <w:tr w:rsidR="009A0B9C" w:rsidRPr="009A0B9C" w14:paraId="57243299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8EE437F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Body fat (%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7A02E7C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34.2 ± 5.2</w:t>
            </w:r>
          </w:p>
        </w:tc>
      </w:tr>
      <w:tr w:rsidR="009A0B9C" w:rsidRPr="009A0B9C" w14:paraId="09E674ED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B5F29F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Systolic blood pressure (mm Hg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298BD6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140.2 ± 10.4</w:t>
            </w:r>
          </w:p>
        </w:tc>
      </w:tr>
      <w:tr w:rsidR="009A0B9C" w:rsidRPr="009A0B9C" w14:paraId="26E3F47E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692055F4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Diastolic blood pressure (mm Hg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88E51C7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85.7 ± 9.2</w:t>
            </w:r>
          </w:p>
        </w:tc>
      </w:tr>
      <w:tr w:rsidR="009A0B9C" w:rsidRPr="009A0B9C" w14:paraId="4E85161C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275E44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Duration of diabetes (years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581E0A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5.8 ± 4.8</w:t>
            </w:r>
          </w:p>
        </w:tc>
      </w:tr>
      <w:tr w:rsidR="009A0B9C" w:rsidRPr="009A0B9C" w14:paraId="588C1109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62AE1E04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Diabetes management (</w:t>
            </w:r>
            <w:r w:rsidRPr="009A0B9C">
              <w:rPr>
                <w:rFonts w:eastAsia="Times New Roman" w:cs="Calibri"/>
                <w:i/>
                <w:iCs/>
                <w:color w:val="000000"/>
                <w:kern w:val="0"/>
                <w:lang w:eastAsia="en-AU"/>
                <w14:ligatures w14:val="none"/>
              </w:rPr>
              <w:t>n</w:t>
            </w: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):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CC2643B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 </w:t>
            </w:r>
          </w:p>
        </w:tc>
      </w:tr>
      <w:tr w:rsidR="009A0B9C" w:rsidRPr="009A0B9C" w14:paraId="1B8735CE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766BCD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• Metformin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124FAC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18</w:t>
            </w:r>
          </w:p>
        </w:tc>
      </w:tr>
      <w:tr w:rsidR="009A0B9C" w:rsidRPr="009A0B9C" w14:paraId="16E04456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D27DBC8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• Janumet (sitagliptin + metformin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6D27471E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4</w:t>
            </w:r>
          </w:p>
        </w:tc>
      </w:tr>
      <w:tr w:rsidR="009A0B9C" w:rsidRPr="009A0B9C" w14:paraId="2C79B247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AA433A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• Sulfonylurea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E1D374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6</w:t>
            </w:r>
          </w:p>
        </w:tc>
      </w:tr>
      <w:tr w:rsidR="009A0B9C" w:rsidRPr="009A0B9C" w14:paraId="6A729700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3B91CEB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• SGLT2 inhibitor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F974D04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1</w:t>
            </w:r>
          </w:p>
        </w:tc>
      </w:tr>
      <w:tr w:rsidR="009A0B9C" w:rsidRPr="009A0B9C" w14:paraId="5B05EE88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17C147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• Lifestyle only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5E9850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4</w:t>
            </w:r>
          </w:p>
        </w:tc>
      </w:tr>
      <w:tr w:rsidR="009A0B9C" w:rsidRPr="009A0B9C" w14:paraId="648DA684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0D9CBD76" w14:textId="646A1229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 xml:space="preserve">HbA1c </w:t>
            </w:r>
            <w:r w:rsidR="00CD4D8D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mmol/</w:t>
            </w:r>
            <w:r w:rsidR="00544643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mo</w:t>
            </w:r>
            <w:r w:rsidR="00CD4D8D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 xml:space="preserve">l </w:t>
            </w: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 xml:space="preserve">(%) 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11D1A7A" w14:textId="7C824A0D" w:rsidR="009A0B9C" w:rsidRPr="009A0B9C" w:rsidRDefault="00544643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60 ±11 (</w:t>
            </w:r>
            <w:r w:rsidR="009A0B9C"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7.6 ± 0.7</w:t>
            </w:r>
            <w:r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)</w:t>
            </w:r>
          </w:p>
        </w:tc>
      </w:tr>
      <w:tr w:rsidR="009A0B9C" w:rsidRPr="009A0B9C" w14:paraId="1A84EA15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39FAE2" w14:textId="240DE68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Fasting glucose (mmol/</w:t>
            </w:r>
            <w:r w:rsidR="00E40A38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l</w:t>
            </w: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5A7D47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9.1 ± 1.7</w:t>
            </w:r>
          </w:p>
        </w:tc>
      </w:tr>
      <w:tr w:rsidR="009A0B9C" w:rsidRPr="009A0B9C" w14:paraId="7630B62A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814E092" w14:textId="0567C8E3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Total cholesterol (mmol/</w:t>
            </w:r>
            <w:r w:rsidR="00E40A38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l</w:t>
            </w: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3F8430A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4.9 ± 1.4</w:t>
            </w:r>
          </w:p>
        </w:tc>
      </w:tr>
      <w:tr w:rsidR="009A0B9C" w:rsidRPr="009A0B9C" w14:paraId="4967C51D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C959CD" w14:textId="01D31711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LDL-C (mmol/</w:t>
            </w:r>
            <w:r w:rsidR="00E40A38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l</w:t>
            </w: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86E0B8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2.6 ± 1.1</w:t>
            </w:r>
          </w:p>
        </w:tc>
      </w:tr>
      <w:tr w:rsidR="009A0B9C" w:rsidRPr="009A0B9C" w14:paraId="783E4E89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D01D44F" w14:textId="253A2DE4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HDL-C (mmol/</w:t>
            </w:r>
            <w:r w:rsidR="00E40A38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l</w:t>
            </w: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3A3AAE52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1.3 ± 0.3</w:t>
            </w:r>
          </w:p>
        </w:tc>
      </w:tr>
      <w:tr w:rsidR="009A0B9C" w:rsidRPr="009A0B9C" w14:paraId="69052579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57DA4E" w14:textId="36771DC5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Triglycerides (mmol/</w:t>
            </w:r>
            <w:r w:rsidR="00E40A38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l</w:t>
            </w: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 xml:space="preserve">) 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5E919F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2.1 ± 0.9</w:t>
            </w:r>
          </w:p>
        </w:tc>
      </w:tr>
      <w:tr w:rsidR="009A0B9C" w:rsidRPr="009A0B9C" w14:paraId="54A430D8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057B9350" w14:textId="176D734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Plasma ascorbic acid (µmol/</w:t>
            </w:r>
            <w:r w:rsidR="00E40A38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l</w:t>
            </w: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0CF1D4E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 w:rsidRPr="009A0B9C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40.3 ± 16.7</w:t>
            </w:r>
          </w:p>
        </w:tc>
      </w:tr>
      <w:tr w:rsidR="00166D79" w:rsidRPr="009A0B9C" w14:paraId="1EC1426B" w14:textId="77777777" w:rsidTr="00107DAB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6B25BF" w14:textId="6D993D76" w:rsidR="00166D79" w:rsidRPr="009A0B9C" w:rsidRDefault="00A57EA8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 xml:space="preserve">Estimated </w:t>
            </w:r>
            <w:r w:rsidR="00BA4F83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 xml:space="preserve">glomerular filtration rate </w:t>
            </w:r>
            <w:r w:rsidR="00006089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(</w:t>
            </w:r>
            <w:r w:rsidR="00BA4F83" w:rsidRPr="00BA4F83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m</w:t>
            </w:r>
            <w:r w:rsidR="00E40A38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l</w:t>
            </w:r>
            <w:r w:rsidR="00BA4F83" w:rsidRPr="00BA4F83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/min/1.73 m²</w:t>
            </w:r>
            <w:r w:rsidR="00006089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93EB93" w14:textId="4C7E12B0" w:rsidR="00166D79" w:rsidRPr="009A0B9C" w:rsidRDefault="00753337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79.0 ± 11.2</w:t>
            </w:r>
          </w:p>
        </w:tc>
      </w:tr>
      <w:tr w:rsidR="00166D79" w:rsidRPr="009A0B9C" w14:paraId="11E7D7EC" w14:textId="77777777" w:rsidTr="00006089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</w:tcPr>
          <w:p w14:paraId="3DCD77BC" w14:textId="35E2185A" w:rsidR="00166D79" w:rsidRPr="009A0B9C" w:rsidRDefault="005933D8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Albumin</w:t>
            </w:r>
            <w:r w:rsidR="00910ECA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 xml:space="preserve"> </w:t>
            </w:r>
            <w:r w:rsidR="003D14D4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(g/</w:t>
            </w:r>
            <w:r w:rsidR="00E40A38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l</w:t>
            </w:r>
            <w:r w:rsidR="003D14D4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</w:tcPr>
          <w:p w14:paraId="0E774D94" w14:textId="1BA527FB" w:rsidR="00166D79" w:rsidRPr="009A0B9C" w:rsidRDefault="00312B65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 xml:space="preserve">40.0 ± </w:t>
            </w:r>
            <w:r w:rsidR="00117994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2.2</w:t>
            </w:r>
          </w:p>
        </w:tc>
      </w:tr>
      <w:tr w:rsidR="00107DAB" w:rsidRPr="009A0B9C" w14:paraId="7B6A44AE" w14:textId="77777777" w:rsidTr="00E42C5B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D9B03F" w14:textId="7ED30E04" w:rsidR="00107DAB" w:rsidRPr="009A0B9C" w:rsidRDefault="0096162D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Alanine aminotransferase (</w:t>
            </w:r>
            <w:r w:rsidR="00912885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U/</w:t>
            </w:r>
            <w:r w:rsidR="00E40A38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l</w:t>
            </w:r>
            <w:r w:rsidR="00912885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4B14D0" w14:textId="02D6F014" w:rsidR="00107DAB" w:rsidRPr="009A0B9C" w:rsidRDefault="00912885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  <w:r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31</w:t>
            </w:r>
            <w:r w:rsidR="00836E6A"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  <w:t>.5 ± 13.5</w:t>
            </w:r>
          </w:p>
        </w:tc>
      </w:tr>
      <w:tr w:rsidR="009A0B9C" w:rsidRPr="009A0B9C" w14:paraId="1EC63DAB" w14:textId="77777777" w:rsidTr="00006089">
        <w:trPr>
          <w:trHeight w:val="24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F2C3E2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5180C8" w14:textId="77777777" w:rsidR="009A0B9C" w:rsidRPr="009A0B9C" w:rsidRDefault="009A0B9C" w:rsidP="009A0B9C">
            <w:pPr>
              <w:spacing w:after="0" w:line="240" w:lineRule="auto"/>
              <w:rPr>
                <w:rFonts w:eastAsia="Times New Roman" w:cs="Times New Roman"/>
                <w:kern w:val="0"/>
                <w:lang w:eastAsia="en-AU"/>
                <w14:ligatures w14:val="none"/>
              </w:rPr>
            </w:pPr>
          </w:p>
        </w:tc>
      </w:tr>
      <w:tr w:rsidR="009A0B9C" w:rsidRPr="009A0B9C" w14:paraId="31BD17FC" w14:textId="77777777" w:rsidTr="00006089">
        <w:trPr>
          <w:trHeight w:val="795"/>
        </w:trPr>
        <w:tc>
          <w:tcPr>
            <w:tcW w:w="8505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363887C3" w14:textId="5A75382F" w:rsidR="009A0B9C" w:rsidRPr="009A0B9C" w:rsidRDefault="008D64C4" w:rsidP="009A0B9C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eastAsia="en-AU"/>
                <w14:ligatures w14:val="none"/>
              </w:rPr>
            </w:pPr>
            <w:r w:rsidRPr="00B31614">
              <w:rPr>
                <w:rFonts w:eastAsia="Times New Roman" w:cs="Calibri"/>
                <w:color w:val="000000"/>
                <w:kern w:val="0"/>
                <w:sz w:val="20"/>
                <w:szCs w:val="20"/>
                <w:lang w:eastAsia="en-AU"/>
                <w14:ligatures w14:val="none"/>
              </w:rPr>
              <w:t>(</w:t>
            </w:r>
            <w:r w:rsidR="009A0B9C" w:rsidRPr="009A0B9C">
              <w:rPr>
                <w:rFonts w:eastAsia="Times New Roman" w:cs="Calibri"/>
                <w:color w:val="000000"/>
                <w:kern w:val="0"/>
                <w:sz w:val="20"/>
                <w:szCs w:val="20"/>
                <w:lang w:eastAsia="en-AU"/>
                <w14:ligatures w14:val="none"/>
              </w:rPr>
              <w:t>Abbreviations:  SGLT2, Sodium-Glucose Co-Transporter 2; HbA1c, haemoglobin A1c; LDL-C, low density lipoprotein cholesterol; HDL-C, high density lipoprotein cholesterol.</w:t>
            </w:r>
            <w:r w:rsidR="0021185E" w:rsidRPr="00B31614">
              <w:rPr>
                <w:rFonts w:eastAsia="Times New Roman" w:cs="Calibri"/>
                <w:color w:val="000000"/>
                <w:kern w:val="0"/>
                <w:sz w:val="20"/>
                <w:szCs w:val="20"/>
                <w:lang w:eastAsia="en-AU"/>
                <w14:ligatures w14:val="none"/>
              </w:rPr>
              <w:t xml:space="preserve"> Data adapted from </w:t>
            </w:r>
            <w:r w:rsidR="00B31614" w:rsidRPr="00B31614">
              <w:rPr>
                <w:rFonts w:ascii="Aptos Narrow" w:hAnsi="Aptos Narrow"/>
                <w:sz w:val="20"/>
                <w:szCs w:val="20"/>
              </w:rPr>
              <w:t>Mason et al.</w:t>
            </w:r>
            <w:r w:rsidR="00B31614" w:rsidRPr="00B31614">
              <w:rPr>
                <w:rFonts w:ascii="Aptos Narrow" w:hAnsi="Aptos Narrow"/>
                <w:sz w:val="20"/>
                <w:szCs w:val="20"/>
              </w:rPr>
              <w:fldChar w:fldCharType="begin">
                <w:fldData xml:space="preserve">PEVuZE5vdGU+PENpdGU+PEF1dGhvcj5NYXNvbjwvQXV0aG9yPjxZZWFyPjIwMTg8L1llYXI+PFJl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</w:fldData>
              </w:fldChar>
            </w:r>
            <w:r w:rsidR="00B31614" w:rsidRPr="00B31614">
              <w:rPr>
                <w:rFonts w:ascii="Aptos Narrow" w:hAnsi="Aptos Narrow"/>
                <w:sz w:val="20"/>
                <w:szCs w:val="20"/>
              </w:rPr>
              <w:instrText xml:space="preserve"> ADDIN EN.CITE </w:instrText>
            </w:r>
            <w:r w:rsidR="00B31614" w:rsidRPr="00B31614">
              <w:rPr>
                <w:rFonts w:ascii="Aptos Narrow" w:hAnsi="Aptos Narrow"/>
                <w:sz w:val="20"/>
                <w:szCs w:val="20"/>
              </w:rPr>
              <w:fldChar w:fldCharType="begin">
                <w:fldData xml:space="preserve">PEVuZE5vdGU+PENpdGU+PEF1dGhvcj5NYXNvbjwvQXV0aG9yPjxZZWFyPjIwMTg8L1llYXI+PFJl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</w:fldData>
              </w:fldChar>
            </w:r>
            <w:r w:rsidR="00B31614" w:rsidRPr="00B31614">
              <w:rPr>
                <w:rFonts w:ascii="Aptos Narrow" w:hAnsi="Aptos Narrow"/>
                <w:sz w:val="20"/>
                <w:szCs w:val="20"/>
              </w:rPr>
              <w:instrText xml:space="preserve"> ADDIN EN.CITE.DATA </w:instrText>
            </w:r>
            <w:r w:rsidR="00B31614" w:rsidRPr="00B31614">
              <w:rPr>
                <w:rFonts w:ascii="Aptos Narrow" w:hAnsi="Aptos Narrow"/>
                <w:sz w:val="20"/>
                <w:szCs w:val="20"/>
              </w:rPr>
            </w:r>
            <w:r w:rsidR="00B31614" w:rsidRPr="00B31614">
              <w:rPr>
                <w:rFonts w:ascii="Aptos Narrow" w:hAnsi="Aptos Narrow"/>
                <w:sz w:val="20"/>
                <w:szCs w:val="20"/>
              </w:rPr>
              <w:fldChar w:fldCharType="end"/>
            </w:r>
            <w:r w:rsidR="00B31614" w:rsidRPr="00B31614">
              <w:rPr>
                <w:rFonts w:ascii="Aptos Narrow" w:hAnsi="Aptos Narrow"/>
                <w:sz w:val="20"/>
                <w:szCs w:val="20"/>
              </w:rPr>
            </w:r>
            <w:r w:rsidR="00B31614" w:rsidRPr="00B31614">
              <w:rPr>
                <w:rFonts w:ascii="Aptos Narrow" w:hAnsi="Aptos Narrow"/>
                <w:sz w:val="20"/>
                <w:szCs w:val="20"/>
              </w:rPr>
              <w:fldChar w:fldCharType="separate"/>
            </w:r>
            <w:r w:rsidR="00B31614" w:rsidRPr="00B31614">
              <w:rPr>
                <w:rFonts w:ascii="Aptos Narrow" w:hAnsi="Aptos Narrow"/>
                <w:noProof/>
                <w:sz w:val="20"/>
                <w:szCs w:val="20"/>
              </w:rPr>
              <w:t>(24)</w:t>
            </w:r>
            <w:r w:rsidR="00B31614" w:rsidRPr="00B31614">
              <w:rPr>
                <w:rFonts w:ascii="Aptos Narrow" w:hAnsi="Aptos Narrow"/>
                <w:sz w:val="20"/>
                <w:szCs w:val="20"/>
              </w:rPr>
              <w:fldChar w:fldCharType="end"/>
            </w:r>
            <w:r w:rsidR="00B31614">
              <w:rPr>
                <w:rFonts w:ascii="Aptos Narrow" w:hAnsi="Aptos Narrow"/>
                <w:sz w:val="20"/>
                <w:szCs w:val="20"/>
              </w:rPr>
              <w:t>)</w:t>
            </w:r>
          </w:p>
        </w:tc>
      </w:tr>
    </w:tbl>
    <w:p w14:paraId="6AC20A09" w14:textId="77777777" w:rsidR="00E70A5E" w:rsidRDefault="00E70A5E"/>
    <w:sectPr w:rsidR="00E70A5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A0B9C"/>
    <w:rsid w:val="00006089"/>
    <w:rsid w:val="00044FFF"/>
    <w:rsid w:val="00072BE0"/>
    <w:rsid w:val="00107DAB"/>
    <w:rsid w:val="00117994"/>
    <w:rsid w:val="00166D79"/>
    <w:rsid w:val="0021185E"/>
    <w:rsid w:val="002F112D"/>
    <w:rsid w:val="00312B65"/>
    <w:rsid w:val="00326969"/>
    <w:rsid w:val="0037662D"/>
    <w:rsid w:val="003D14D4"/>
    <w:rsid w:val="004B4A7F"/>
    <w:rsid w:val="00501A22"/>
    <w:rsid w:val="00544643"/>
    <w:rsid w:val="005933D8"/>
    <w:rsid w:val="00753337"/>
    <w:rsid w:val="00836E6A"/>
    <w:rsid w:val="008D64C4"/>
    <w:rsid w:val="00910ECA"/>
    <w:rsid w:val="00912885"/>
    <w:rsid w:val="0096162D"/>
    <w:rsid w:val="009A0B9C"/>
    <w:rsid w:val="00A57EA8"/>
    <w:rsid w:val="00B31614"/>
    <w:rsid w:val="00BA4F83"/>
    <w:rsid w:val="00BA63E5"/>
    <w:rsid w:val="00C112BA"/>
    <w:rsid w:val="00CD4D8D"/>
    <w:rsid w:val="00DA1D04"/>
    <w:rsid w:val="00E40A38"/>
    <w:rsid w:val="00E42C5B"/>
    <w:rsid w:val="00E70A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87A73C"/>
  <w15:chartTrackingRefBased/>
  <w15:docId w15:val="{92B11525-3EBF-4B47-A3E7-481279BFC8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A0B9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A0B9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A0B9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A0B9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A0B9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A0B9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A0B9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A0B9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A0B9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A0B9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A0B9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A0B9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A0B9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A0B9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A0B9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A0B9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A0B9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A0B9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A0B9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A0B9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A0B9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A0B9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A0B9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A0B9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A0B9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A0B9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A0B9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A0B9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A0B9C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1</Pages>
  <Words>180</Words>
  <Characters>979</Characters>
  <Application>Microsoft Office Word</Application>
  <DocSecurity>0</DocSecurity>
  <Lines>65</Lines>
  <Paragraphs>64</Paragraphs>
  <ScaleCrop>false</ScaleCrop>
  <Company>Deakin University</Company>
  <LinksUpToDate>false</LinksUpToDate>
  <CharactersWithSpaces>10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un Mason</dc:creator>
  <cp:keywords/>
  <dc:description/>
  <cp:lastModifiedBy>Shaun Mason</cp:lastModifiedBy>
  <cp:revision>26</cp:revision>
  <dcterms:created xsi:type="dcterms:W3CDTF">2025-10-14T03:43:00Z</dcterms:created>
  <dcterms:modified xsi:type="dcterms:W3CDTF">2026-04-07T09:07:00Z</dcterms:modified>
</cp:coreProperties>
</file>